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E476F3" w14:textId="77777777" w:rsidR="00A31657" w:rsidRPr="00A31657" w:rsidRDefault="00A31657" w:rsidP="00A31657">
      <w:r w:rsidRPr="00A31657">
        <w:rPr>
          <w:b/>
          <w:bCs/>
        </w:rPr>
        <w:t>Project Title</w:t>
      </w:r>
      <w:r w:rsidRPr="00A31657">
        <w:t xml:space="preserve"> – </w:t>
      </w:r>
      <w:proofErr w:type="spellStart"/>
      <w:r w:rsidRPr="00A31657">
        <w:t>NutriPlant</w:t>
      </w:r>
      <w:proofErr w:type="spellEnd"/>
      <w:r w:rsidRPr="00A31657">
        <w:t>: AI-Based Plant Disease and Nutrient Deficiency Diagnosis</w:t>
      </w:r>
    </w:p>
    <w:p w14:paraId="1FB43AFF" w14:textId="77777777" w:rsidR="00A31657" w:rsidRPr="00A31657" w:rsidRDefault="00A31657" w:rsidP="00A31657">
      <w:pPr>
        <w:rPr>
          <w:b/>
          <w:bCs/>
        </w:rPr>
      </w:pPr>
      <w:r w:rsidRPr="00A31657">
        <w:rPr>
          <w:b/>
          <w:bCs/>
        </w:rPr>
        <w:t>Abstract</w:t>
      </w:r>
    </w:p>
    <w:p w14:paraId="6047FFA2" w14:textId="77777777" w:rsidR="00A31657" w:rsidRPr="00A31657" w:rsidRDefault="00A31657" w:rsidP="00A31657">
      <w:pPr>
        <w:rPr>
          <w:b/>
          <w:bCs/>
        </w:rPr>
      </w:pPr>
      <w:r w:rsidRPr="00A31657">
        <w:rPr>
          <w:b/>
          <w:bCs/>
        </w:rPr>
        <w:t>Project Objectives</w:t>
      </w:r>
    </w:p>
    <w:p w14:paraId="706851C9" w14:textId="77777777" w:rsidR="00052119" w:rsidRPr="00052119" w:rsidRDefault="00052119" w:rsidP="00052119">
      <w:proofErr w:type="spellStart"/>
      <w:r w:rsidRPr="00052119">
        <w:t>NutriPlant</w:t>
      </w:r>
      <w:proofErr w:type="spellEnd"/>
      <w:r w:rsidRPr="00052119">
        <w:t xml:space="preserve"> is a smart tool that uses AI to detect plant diseases and nutrient deficiencies from leaf images. It helps farmers, gardeners, and plant lovers by quickly identifying problems, suggesting treatments, and providing useful information to keep plants healthy and thriving.</w:t>
      </w:r>
    </w:p>
    <w:p w14:paraId="7D0B5980" w14:textId="77777777" w:rsidR="00A31657" w:rsidRPr="00A31657" w:rsidRDefault="00A31657" w:rsidP="00A31657">
      <w:pPr>
        <w:rPr>
          <w:b/>
          <w:bCs/>
        </w:rPr>
      </w:pPr>
      <w:r w:rsidRPr="00A31657">
        <w:rPr>
          <w:b/>
          <w:bCs/>
        </w:rPr>
        <w:t>Methodology</w:t>
      </w:r>
    </w:p>
    <w:p w14:paraId="10CE80F5" w14:textId="77777777" w:rsidR="00052119" w:rsidRPr="00052119" w:rsidRDefault="00052119" w:rsidP="00052119">
      <w:r w:rsidRPr="00052119">
        <w:t xml:space="preserve">The project uses AI to study plant leaf images and detect diseases or nutrient deficiencies. Users can upload photos through a Flutter-based mobile app, which sends them to a backend system powered by Flask and a trained </w:t>
      </w:r>
      <w:proofErr w:type="spellStart"/>
      <w:r w:rsidRPr="00052119">
        <w:t>Keras</w:t>
      </w:r>
      <w:proofErr w:type="spellEnd"/>
      <w:r w:rsidRPr="00052119">
        <w:t xml:space="preserve"> model. The model </w:t>
      </w:r>
      <w:proofErr w:type="spellStart"/>
      <w:r w:rsidRPr="00052119">
        <w:t>analyzes</w:t>
      </w:r>
      <w:proofErr w:type="spellEnd"/>
      <w:r w:rsidRPr="00052119">
        <w:t xml:space="preserve"> the images and provides a diagnosis. Firebase handles user logins, while extra features like an expert chat (using the Gemini API) and a plant management section (</w:t>
      </w:r>
      <w:proofErr w:type="spellStart"/>
      <w:r w:rsidRPr="00052119">
        <w:t>MyPlantsScreen</w:t>
      </w:r>
      <w:proofErr w:type="spellEnd"/>
      <w:r w:rsidRPr="00052119">
        <w:t>) make the app more useful and engaging.</w:t>
      </w:r>
    </w:p>
    <w:p w14:paraId="333057CB" w14:textId="77777777" w:rsidR="00A31657" w:rsidRPr="00A31657" w:rsidRDefault="00A31657" w:rsidP="00A31657">
      <w:pPr>
        <w:rPr>
          <w:b/>
          <w:bCs/>
        </w:rPr>
      </w:pPr>
      <w:r w:rsidRPr="00A31657">
        <w:rPr>
          <w:b/>
          <w:bCs/>
        </w:rPr>
        <w:t>Key Findings</w:t>
      </w:r>
    </w:p>
    <w:p w14:paraId="60A4D053" w14:textId="77777777" w:rsidR="00A31657" w:rsidRPr="00A31657" w:rsidRDefault="00A31657" w:rsidP="00A31657">
      <w:pPr>
        <w:numPr>
          <w:ilvl w:val="0"/>
          <w:numId w:val="1"/>
        </w:numPr>
      </w:pPr>
      <w:r w:rsidRPr="00A31657">
        <w:t>The AI model effectively classifies plant diseases and nutrient deficiencies with high accuracy.</w:t>
      </w:r>
    </w:p>
    <w:p w14:paraId="2DD8E83B" w14:textId="77777777" w:rsidR="00A31657" w:rsidRPr="00A31657" w:rsidRDefault="00A31657" w:rsidP="00A31657">
      <w:pPr>
        <w:numPr>
          <w:ilvl w:val="0"/>
          <w:numId w:val="1"/>
        </w:numPr>
      </w:pPr>
      <w:r w:rsidRPr="00A31657">
        <w:t>The integration of Firebase authentication provides secure user management.</w:t>
      </w:r>
    </w:p>
    <w:p w14:paraId="7551DE5F" w14:textId="77777777" w:rsidR="00A31657" w:rsidRPr="00A31657" w:rsidRDefault="00A31657" w:rsidP="00A31657">
      <w:pPr>
        <w:numPr>
          <w:ilvl w:val="0"/>
          <w:numId w:val="1"/>
        </w:numPr>
      </w:pPr>
      <w:r w:rsidRPr="00A31657">
        <w:t>The expert chat feature allows users to receive AI-generated guidance.</w:t>
      </w:r>
    </w:p>
    <w:p w14:paraId="60CCD287" w14:textId="77777777" w:rsidR="00A31657" w:rsidRPr="00A31657" w:rsidRDefault="00A31657" w:rsidP="00A31657">
      <w:pPr>
        <w:numPr>
          <w:ilvl w:val="0"/>
          <w:numId w:val="1"/>
        </w:numPr>
      </w:pPr>
      <w:r w:rsidRPr="00A31657">
        <w:t xml:space="preserve">The </w:t>
      </w:r>
      <w:proofErr w:type="spellStart"/>
      <w:r w:rsidRPr="00A31657">
        <w:t>MyPlantsScreen</w:t>
      </w:r>
      <w:proofErr w:type="spellEnd"/>
      <w:r w:rsidRPr="00A31657">
        <w:t xml:space="preserve"> feature enables users to track their plants and set reminders.</w:t>
      </w:r>
    </w:p>
    <w:p w14:paraId="2CB5742A" w14:textId="77777777" w:rsidR="00A31657" w:rsidRPr="00A31657" w:rsidRDefault="00A31657" w:rsidP="00A31657">
      <w:pPr>
        <w:rPr>
          <w:b/>
          <w:bCs/>
        </w:rPr>
      </w:pPr>
      <w:r w:rsidRPr="00A31657">
        <w:rPr>
          <w:b/>
          <w:bCs/>
        </w:rPr>
        <w:t>Step-wise Solution Approach</w:t>
      </w:r>
    </w:p>
    <w:p w14:paraId="4836310B" w14:textId="77777777" w:rsidR="00A31657" w:rsidRPr="00A31657" w:rsidRDefault="00A31657" w:rsidP="00A31657">
      <w:r w:rsidRPr="00A31657">
        <w:rPr>
          <w:b/>
          <w:bCs/>
        </w:rPr>
        <w:t>Step 1</w:t>
      </w:r>
      <w:r w:rsidRPr="00A31657">
        <w:t>: Collect and preprocess a dataset of plant leaf images for training the AI model.</w:t>
      </w:r>
      <w:r w:rsidRPr="00A31657">
        <w:br/>
      </w:r>
      <w:r w:rsidRPr="00A31657">
        <w:rPr>
          <w:b/>
          <w:bCs/>
        </w:rPr>
        <w:t>Step 2</w:t>
      </w:r>
      <w:r w:rsidRPr="00A31657">
        <w:t xml:space="preserve">: Train a deep learning model (CNN-based) using </w:t>
      </w:r>
      <w:proofErr w:type="spellStart"/>
      <w:r w:rsidRPr="00A31657">
        <w:t>Keras</w:t>
      </w:r>
      <w:proofErr w:type="spellEnd"/>
      <w:r w:rsidRPr="00A31657">
        <w:t xml:space="preserve"> to classify plant diseases and deficiencies.</w:t>
      </w:r>
      <w:r w:rsidRPr="00A31657">
        <w:br/>
      </w:r>
      <w:r w:rsidRPr="00A31657">
        <w:rPr>
          <w:b/>
          <w:bCs/>
        </w:rPr>
        <w:t>Step 3</w:t>
      </w:r>
      <w:r w:rsidRPr="00A31657">
        <w:t>: Develop a Flask API to serve predictions from the trained model.</w:t>
      </w:r>
      <w:r w:rsidRPr="00A31657">
        <w:br/>
      </w:r>
      <w:r w:rsidRPr="00A31657">
        <w:rPr>
          <w:b/>
          <w:bCs/>
        </w:rPr>
        <w:t>Step 4</w:t>
      </w:r>
      <w:r w:rsidRPr="00A31657">
        <w:t>: Build a Flutter-based mobile app for image uploads and displaying results.</w:t>
      </w:r>
      <w:r w:rsidRPr="00A31657">
        <w:br/>
      </w:r>
      <w:r w:rsidRPr="00A31657">
        <w:rPr>
          <w:b/>
          <w:bCs/>
        </w:rPr>
        <w:t>Step 5</w:t>
      </w:r>
      <w:r w:rsidRPr="00A31657">
        <w:t>: Integrate Firebase authentication for user management.</w:t>
      </w:r>
      <w:r w:rsidRPr="00A31657">
        <w:br/>
      </w:r>
      <w:r w:rsidRPr="00A31657">
        <w:rPr>
          <w:b/>
          <w:bCs/>
        </w:rPr>
        <w:t>Step 6</w:t>
      </w:r>
      <w:r w:rsidRPr="00A31657">
        <w:t xml:space="preserve">: Implement additional features like expert chat and </w:t>
      </w:r>
      <w:proofErr w:type="spellStart"/>
      <w:r w:rsidRPr="00A31657">
        <w:t>MyPlantsScreen</w:t>
      </w:r>
      <w:proofErr w:type="spellEnd"/>
      <w:r w:rsidRPr="00A31657">
        <w:t xml:space="preserve"> for enhanced functionality.</w:t>
      </w:r>
      <w:r w:rsidRPr="00A31657">
        <w:br/>
      </w:r>
      <w:r w:rsidRPr="00A31657">
        <w:rPr>
          <w:b/>
          <w:bCs/>
        </w:rPr>
        <w:t>Step 7</w:t>
      </w:r>
      <w:r w:rsidRPr="00A31657">
        <w:t>: Optimize UI/UX and test the app for performance and accuracy.</w:t>
      </w:r>
    </w:p>
    <w:p w14:paraId="62045F44" w14:textId="77777777" w:rsidR="00A31657" w:rsidRDefault="00A31657" w:rsidP="00A31657">
      <w:pPr>
        <w:rPr>
          <w:b/>
          <w:bCs/>
        </w:rPr>
      </w:pPr>
      <w:r w:rsidRPr="00A31657">
        <w:rPr>
          <w:b/>
          <w:bCs/>
        </w:rPr>
        <w:t>Reference</w:t>
      </w:r>
    </w:p>
    <w:p w14:paraId="14672CFD" w14:textId="0586AAE8" w:rsidR="00B365B4" w:rsidRPr="00B365B4" w:rsidRDefault="00675900" w:rsidP="00B365B4">
      <w:pPr>
        <w:widowControl w:val="0"/>
        <w:autoSpaceDE w:val="0"/>
        <w:autoSpaceDN w:val="0"/>
        <w:adjustRightInd w:val="0"/>
        <w:spacing w:line="240" w:lineRule="auto"/>
        <w:ind w:left="640" w:hanging="640"/>
        <w:rPr>
          <w:rFonts w:ascii="Calibri" w:hAnsi="Calibri" w:cs="Calibri"/>
          <w:noProof/>
          <w:kern w:val="0"/>
        </w:rPr>
      </w:pPr>
      <w:r>
        <w:rPr>
          <w:rStyle w:val="FootnoteReference"/>
          <w:b/>
          <w:bCs/>
        </w:rPr>
        <w:fldChar w:fldCharType="begin" w:fldLock="1"/>
      </w:r>
      <w:r w:rsidR="00B365B4">
        <w:rPr>
          <w:bCs/>
        </w:rPr>
        <w:instrText>ADDIN CSL_CITATION {"citationItems":[{"id":"ITEM-1","itemData":{"DOI":"10.3389/fpls.2016.01419","ISSN":"1664462X","abstract":"Crop diseases are a major threat to food security, but their rapid identification remains difficult in many parts of the world due to the lack of the necessary infrastructure. The combination of increasing global smartphone penetration and recent advances in computer vision made possible by deep learning has paved the way for smartphone-assisted disease diagnosis. Using a public dataset of 54,306 images of diseased and healthy plant leaves collected under controlled conditions, we train a deep convolutional neural network to identify 14 crop species and 26 diseases (or absence thereof). The trained model achieves an accuracy of 99.35% on a held-out test set, demonstrating the feasibility of this approach. Overall, the approach of training deep learning models on increasingly large and publicly available image datasets presents a clear path toward smartphone-assisted crop disease diagnosis on a massive global scale.","author":[{"dropping-particle":"","family":"Mohanty","given":"Sharada P.","non-dropping-particle":"","parse-names":false,"suffix":""},{"dropping-particle":"","family":"Hughes","given":"David P.","non-dropping-particle":"","parse-names":false,"suffix":""},{"dropping-particle":"","family":"Salathé","given":"Marcel","non-dropping-particle":"","parse-names":false,"suffix":""}],"container-title":"Frontiers in Plant Science","id":"ITEM-1","issue":"September","issued":{"date-parts":[["2016"]]},"title":"Using deep learning for image-based plant disease detection","type":"article-journal","volume":"7"},"uris":["http://www.mendeley.com/documents/?uuid=752d84e2-775d-4a1d-ba1e-8bd0fd32496a"]}],"mendeley":{"formattedCitation":"&lt;sup&gt;1&lt;/sup&gt;","plainTextFormattedCitation":"1","previouslyFormattedCitation":"(Mohanty, Hughes and Salathé, 2016)"},"properties":{"noteIndex":0},"schema":"https://github.com/citation-style-language/schema/raw/master/csl-citation.json"}</w:instrText>
      </w:r>
      <w:r>
        <w:rPr>
          <w:rStyle w:val="FootnoteReference"/>
          <w:b/>
          <w:bCs/>
        </w:rPr>
        <w:fldChar w:fldCharType="separate"/>
      </w:r>
      <w:r w:rsidR="00B365B4" w:rsidRPr="00B365B4">
        <w:rPr>
          <w:noProof/>
          <w:vertAlign w:val="superscript"/>
          <w:lang w:val="en-US"/>
        </w:rPr>
        <w:t>1</w:t>
      </w:r>
      <w:r>
        <w:rPr>
          <w:rStyle w:val="FootnoteReference"/>
          <w:b/>
          <w:bCs/>
        </w:rPr>
        <w:fldChar w:fldCharType="end"/>
      </w:r>
      <w:r w:rsidR="00A31657">
        <w:rPr>
          <w:b/>
          <w:bCs/>
        </w:rPr>
        <w:fldChar w:fldCharType="begin" w:fldLock="1"/>
      </w:r>
      <w:r w:rsidR="00A31657">
        <w:rPr>
          <w:b/>
          <w:bCs/>
        </w:rPr>
        <w:instrText xml:space="preserve">ADDIN Mendeley Bibliography CSL_BIBLIOGRAPHY </w:instrText>
      </w:r>
      <w:r w:rsidR="00A31657">
        <w:rPr>
          <w:b/>
          <w:bCs/>
        </w:rPr>
        <w:fldChar w:fldCharType="separate"/>
      </w:r>
      <w:r w:rsidR="00B365B4" w:rsidRPr="00B365B4">
        <w:rPr>
          <w:rFonts w:ascii="Calibri" w:hAnsi="Calibri" w:cs="Calibri"/>
          <w:noProof/>
          <w:kern w:val="0"/>
        </w:rPr>
        <w:t>1.</w:t>
      </w:r>
      <w:r w:rsidR="00B365B4" w:rsidRPr="00B365B4">
        <w:rPr>
          <w:rFonts w:ascii="Calibri" w:hAnsi="Calibri" w:cs="Calibri"/>
          <w:noProof/>
          <w:kern w:val="0"/>
        </w:rPr>
        <w:tab/>
        <w:t xml:space="preserve">Mohanty, S. P., Hughes, D. P. &amp; Salathé, M. Using deep learning for image-based plant disease detection. </w:t>
      </w:r>
      <w:r w:rsidR="00B365B4" w:rsidRPr="00B365B4">
        <w:rPr>
          <w:rFonts w:ascii="Calibri" w:hAnsi="Calibri" w:cs="Calibri"/>
          <w:i/>
          <w:iCs/>
          <w:noProof/>
          <w:kern w:val="0"/>
        </w:rPr>
        <w:t>Front. Plant Sci.</w:t>
      </w:r>
      <w:r w:rsidR="00B365B4" w:rsidRPr="00B365B4">
        <w:rPr>
          <w:rFonts w:ascii="Calibri" w:hAnsi="Calibri" w:cs="Calibri"/>
          <w:noProof/>
          <w:kern w:val="0"/>
        </w:rPr>
        <w:t xml:space="preserve"> </w:t>
      </w:r>
      <w:r w:rsidR="00B365B4" w:rsidRPr="00B365B4">
        <w:rPr>
          <w:rFonts w:ascii="Calibri" w:hAnsi="Calibri" w:cs="Calibri"/>
          <w:b/>
          <w:bCs/>
          <w:noProof/>
          <w:kern w:val="0"/>
        </w:rPr>
        <w:t>7</w:t>
      </w:r>
      <w:r w:rsidR="00B365B4" w:rsidRPr="00B365B4">
        <w:rPr>
          <w:rFonts w:ascii="Calibri" w:hAnsi="Calibri" w:cs="Calibri"/>
          <w:noProof/>
          <w:kern w:val="0"/>
        </w:rPr>
        <w:t>, (2016).</w:t>
      </w:r>
    </w:p>
    <w:p w14:paraId="5535AE37" w14:textId="357213B0" w:rsidR="00B365B4" w:rsidRPr="00B365B4" w:rsidRDefault="00B365B4" w:rsidP="00313D3E">
      <w:pPr>
        <w:widowControl w:val="0"/>
        <w:autoSpaceDE w:val="0"/>
        <w:autoSpaceDN w:val="0"/>
        <w:adjustRightInd w:val="0"/>
        <w:spacing w:line="240" w:lineRule="auto"/>
        <w:rPr>
          <w:rFonts w:ascii="Calibri" w:hAnsi="Calibri" w:cs="Calibri"/>
          <w:noProof/>
        </w:rPr>
      </w:pPr>
    </w:p>
    <w:p w14:paraId="40E8C3A5" w14:textId="25C77BD3" w:rsidR="00675900" w:rsidRPr="00A31657" w:rsidRDefault="00A31657" w:rsidP="00A31657">
      <w:pPr>
        <w:rPr>
          <w:b/>
          <w:bCs/>
        </w:rPr>
      </w:pPr>
      <w:r>
        <w:rPr>
          <w:b/>
          <w:bCs/>
        </w:rPr>
        <w:fldChar w:fldCharType="end"/>
      </w:r>
    </w:p>
    <w:p w14:paraId="71429FFF" w14:textId="77777777" w:rsidR="00A31657" w:rsidRPr="00A31657" w:rsidRDefault="00A31657" w:rsidP="00A31657">
      <w:pPr>
        <w:rPr>
          <w:b/>
          <w:bCs/>
        </w:rPr>
      </w:pPr>
      <w:r w:rsidRPr="00A31657">
        <w:rPr>
          <w:b/>
          <w:bCs/>
        </w:rPr>
        <w:t>Team</w:t>
      </w:r>
    </w:p>
    <w:p w14:paraId="2400FDAA" w14:textId="6EAEB7AC" w:rsidR="00A31657" w:rsidRPr="00A31657" w:rsidRDefault="00A31657" w:rsidP="00A31657">
      <w:pPr>
        <w:numPr>
          <w:ilvl w:val="0"/>
          <w:numId w:val="2"/>
        </w:numPr>
      </w:pPr>
      <w:r w:rsidRPr="00A31657">
        <w:rPr>
          <w:b/>
          <w:bCs/>
        </w:rPr>
        <w:t>Raghav Goel</w:t>
      </w:r>
    </w:p>
    <w:p w14:paraId="1D9F3309" w14:textId="77777777" w:rsidR="00714749" w:rsidRDefault="00714749"/>
    <w:sectPr w:rsidR="007147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706D1C" w14:textId="77777777" w:rsidR="00B334CA" w:rsidRDefault="00B334CA" w:rsidP="00675900">
      <w:pPr>
        <w:spacing w:after="0" w:line="240" w:lineRule="auto"/>
      </w:pPr>
      <w:r>
        <w:separator/>
      </w:r>
    </w:p>
  </w:endnote>
  <w:endnote w:type="continuationSeparator" w:id="0">
    <w:p w14:paraId="2ADC8BC0" w14:textId="77777777" w:rsidR="00B334CA" w:rsidRDefault="00B334CA" w:rsidP="006759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C3A3F9" w14:textId="77777777" w:rsidR="00B334CA" w:rsidRDefault="00B334CA" w:rsidP="00675900">
      <w:pPr>
        <w:spacing w:after="0" w:line="240" w:lineRule="auto"/>
      </w:pPr>
      <w:r>
        <w:separator/>
      </w:r>
    </w:p>
  </w:footnote>
  <w:footnote w:type="continuationSeparator" w:id="0">
    <w:p w14:paraId="0BA7026F" w14:textId="77777777" w:rsidR="00B334CA" w:rsidRDefault="00B334CA" w:rsidP="006759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C647F9"/>
    <w:multiLevelType w:val="multilevel"/>
    <w:tmpl w:val="AF444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832913"/>
    <w:multiLevelType w:val="multilevel"/>
    <w:tmpl w:val="CEBA3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27623372">
    <w:abstractNumId w:val="1"/>
  </w:num>
  <w:num w:numId="2" w16cid:durableId="7419514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1657"/>
    <w:rsid w:val="0002557F"/>
    <w:rsid w:val="00052119"/>
    <w:rsid w:val="000B32AF"/>
    <w:rsid w:val="00313D3E"/>
    <w:rsid w:val="00675900"/>
    <w:rsid w:val="00714749"/>
    <w:rsid w:val="00773492"/>
    <w:rsid w:val="00795E7D"/>
    <w:rsid w:val="00862A16"/>
    <w:rsid w:val="00A31657"/>
    <w:rsid w:val="00AD57BC"/>
    <w:rsid w:val="00B334CA"/>
    <w:rsid w:val="00B365B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BDD6C0"/>
  <w15:chartTrackingRefBased/>
  <w15:docId w15:val="{F056AAD7-B7A0-4CC1-86DE-1AFF51942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165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A3165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A3165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A3165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A3165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A316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316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316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316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165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A3165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A3165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A3165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A3165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A316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16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16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1657"/>
    <w:rPr>
      <w:rFonts w:eastAsiaTheme="majorEastAsia" w:cstheme="majorBidi"/>
      <w:color w:val="272727" w:themeColor="text1" w:themeTint="D8"/>
    </w:rPr>
  </w:style>
  <w:style w:type="paragraph" w:styleId="Title">
    <w:name w:val="Title"/>
    <w:basedOn w:val="Normal"/>
    <w:next w:val="Normal"/>
    <w:link w:val="TitleChar"/>
    <w:uiPriority w:val="10"/>
    <w:qFormat/>
    <w:rsid w:val="00A316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16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16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16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1657"/>
    <w:pPr>
      <w:spacing w:before="160"/>
      <w:jc w:val="center"/>
    </w:pPr>
    <w:rPr>
      <w:i/>
      <w:iCs/>
      <w:color w:val="404040" w:themeColor="text1" w:themeTint="BF"/>
    </w:rPr>
  </w:style>
  <w:style w:type="character" w:customStyle="1" w:styleId="QuoteChar">
    <w:name w:val="Quote Char"/>
    <w:basedOn w:val="DefaultParagraphFont"/>
    <w:link w:val="Quote"/>
    <w:uiPriority w:val="29"/>
    <w:rsid w:val="00A31657"/>
    <w:rPr>
      <w:i/>
      <w:iCs/>
      <w:color w:val="404040" w:themeColor="text1" w:themeTint="BF"/>
    </w:rPr>
  </w:style>
  <w:style w:type="paragraph" w:styleId="ListParagraph">
    <w:name w:val="List Paragraph"/>
    <w:basedOn w:val="Normal"/>
    <w:uiPriority w:val="34"/>
    <w:qFormat/>
    <w:rsid w:val="00A31657"/>
    <w:pPr>
      <w:ind w:left="720"/>
      <w:contextualSpacing/>
    </w:pPr>
  </w:style>
  <w:style w:type="character" w:styleId="IntenseEmphasis">
    <w:name w:val="Intense Emphasis"/>
    <w:basedOn w:val="DefaultParagraphFont"/>
    <w:uiPriority w:val="21"/>
    <w:qFormat/>
    <w:rsid w:val="00A31657"/>
    <w:rPr>
      <w:i/>
      <w:iCs/>
      <w:color w:val="2F5496" w:themeColor="accent1" w:themeShade="BF"/>
    </w:rPr>
  </w:style>
  <w:style w:type="paragraph" w:styleId="IntenseQuote">
    <w:name w:val="Intense Quote"/>
    <w:basedOn w:val="Normal"/>
    <w:next w:val="Normal"/>
    <w:link w:val="IntenseQuoteChar"/>
    <w:uiPriority w:val="30"/>
    <w:qFormat/>
    <w:rsid w:val="00A3165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A31657"/>
    <w:rPr>
      <w:i/>
      <w:iCs/>
      <w:color w:val="2F5496" w:themeColor="accent1" w:themeShade="BF"/>
    </w:rPr>
  </w:style>
  <w:style w:type="character" w:styleId="IntenseReference">
    <w:name w:val="Intense Reference"/>
    <w:basedOn w:val="DefaultParagraphFont"/>
    <w:uiPriority w:val="32"/>
    <w:qFormat/>
    <w:rsid w:val="00A31657"/>
    <w:rPr>
      <w:b/>
      <w:bCs/>
      <w:smallCaps/>
      <w:color w:val="2F5496" w:themeColor="accent1" w:themeShade="BF"/>
      <w:spacing w:val="5"/>
    </w:rPr>
  </w:style>
  <w:style w:type="paragraph" w:styleId="FootnoteText">
    <w:name w:val="footnote text"/>
    <w:basedOn w:val="Normal"/>
    <w:link w:val="FootnoteTextChar"/>
    <w:uiPriority w:val="99"/>
    <w:semiHidden/>
    <w:unhideWhenUsed/>
    <w:rsid w:val="006759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5900"/>
    <w:rPr>
      <w:sz w:val="20"/>
      <w:szCs w:val="20"/>
    </w:rPr>
  </w:style>
  <w:style w:type="character" w:styleId="FootnoteReference">
    <w:name w:val="footnote reference"/>
    <w:basedOn w:val="DefaultParagraphFont"/>
    <w:uiPriority w:val="99"/>
    <w:semiHidden/>
    <w:unhideWhenUsed/>
    <w:rsid w:val="0067590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5790450">
      <w:bodyDiv w:val="1"/>
      <w:marLeft w:val="0"/>
      <w:marRight w:val="0"/>
      <w:marTop w:val="0"/>
      <w:marBottom w:val="0"/>
      <w:divBdr>
        <w:top w:val="none" w:sz="0" w:space="0" w:color="auto"/>
        <w:left w:val="none" w:sz="0" w:space="0" w:color="auto"/>
        <w:bottom w:val="none" w:sz="0" w:space="0" w:color="auto"/>
        <w:right w:val="none" w:sz="0" w:space="0" w:color="auto"/>
      </w:divBdr>
    </w:div>
    <w:div w:id="521359993">
      <w:bodyDiv w:val="1"/>
      <w:marLeft w:val="0"/>
      <w:marRight w:val="0"/>
      <w:marTop w:val="0"/>
      <w:marBottom w:val="0"/>
      <w:divBdr>
        <w:top w:val="none" w:sz="0" w:space="0" w:color="auto"/>
        <w:left w:val="none" w:sz="0" w:space="0" w:color="auto"/>
        <w:bottom w:val="none" w:sz="0" w:space="0" w:color="auto"/>
        <w:right w:val="none" w:sz="0" w:space="0" w:color="auto"/>
      </w:divBdr>
    </w:div>
    <w:div w:id="718406383">
      <w:bodyDiv w:val="1"/>
      <w:marLeft w:val="0"/>
      <w:marRight w:val="0"/>
      <w:marTop w:val="0"/>
      <w:marBottom w:val="0"/>
      <w:divBdr>
        <w:top w:val="none" w:sz="0" w:space="0" w:color="auto"/>
        <w:left w:val="none" w:sz="0" w:space="0" w:color="auto"/>
        <w:bottom w:val="none" w:sz="0" w:space="0" w:color="auto"/>
        <w:right w:val="none" w:sz="0" w:space="0" w:color="auto"/>
      </w:divBdr>
    </w:div>
    <w:div w:id="796333340">
      <w:bodyDiv w:val="1"/>
      <w:marLeft w:val="0"/>
      <w:marRight w:val="0"/>
      <w:marTop w:val="0"/>
      <w:marBottom w:val="0"/>
      <w:divBdr>
        <w:top w:val="none" w:sz="0" w:space="0" w:color="auto"/>
        <w:left w:val="none" w:sz="0" w:space="0" w:color="auto"/>
        <w:bottom w:val="none" w:sz="0" w:space="0" w:color="auto"/>
        <w:right w:val="none" w:sz="0" w:space="0" w:color="auto"/>
      </w:divBdr>
    </w:div>
    <w:div w:id="1034429700">
      <w:bodyDiv w:val="1"/>
      <w:marLeft w:val="0"/>
      <w:marRight w:val="0"/>
      <w:marTop w:val="0"/>
      <w:marBottom w:val="0"/>
      <w:divBdr>
        <w:top w:val="none" w:sz="0" w:space="0" w:color="auto"/>
        <w:left w:val="none" w:sz="0" w:space="0" w:color="auto"/>
        <w:bottom w:val="none" w:sz="0" w:space="0" w:color="auto"/>
        <w:right w:val="none" w:sz="0" w:space="0" w:color="auto"/>
      </w:divBdr>
    </w:div>
    <w:div w:id="190116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23D1B-2C1B-4100-84A2-80AD18FBF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Pages>
  <Words>606</Words>
  <Characters>3457</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hav Goel</dc:creator>
  <cp:keywords/>
  <dc:description/>
  <cp:lastModifiedBy>Raghav Goel</cp:lastModifiedBy>
  <cp:revision>1</cp:revision>
  <dcterms:created xsi:type="dcterms:W3CDTF">2025-02-27T05:26:00Z</dcterms:created>
  <dcterms:modified xsi:type="dcterms:W3CDTF">2025-02-27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b2877-6efb-35ec-8d72-a600a83956d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